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91DF917" w14:textId="7334008E" w:rsidR="009F21CC" w:rsidRDefault="009F21CC" w:rsidP="009F21CC">
      <w:pPr>
        <w:pStyle w:val="Heading2"/>
      </w:pPr>
      <w:bookmarkStart w:id="0" w:name="_Toc3562889"/>
      <w:r>
        <w:t>Energy harvesting</w:t>
      </w:r>
      <w:bookmarkEnd w:id="0"/>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47E26181"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proofErr w:type="gramStart"/>
      <w:r>
        <w:t>devices</w:t>
      </w:r>
      <w:proofErr w:type="gramEnd"/>
      <w:r>
        <w:t xml:space="preserve"> they are intended to power. Below I will outline the details of several of these methods and their suitability for our purposes.</w:t>
      </w:r>
    </w:p>
    <w:p w14:paraId="1A19F8C1" w14:textId="05481A7D" w:rsidR="00721D23" w:rsidRDefault="00721D23" w:rsidP="00721D23">
      <w:pPr>
        <w:pStyle w:val="Heading3"/>
      </w:pPr>
      <w:bookmarkStart w:id="1" w:name="_Toc3562890"/>
      <w:r>
        <w:t>Mechanical harvesting and automatic watches</w:t>
      </w:r>
      <w:bookmarkEnd w:id="1"/>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6917D160"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39573E" w:rsidRPr="0039573E">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4C64EEB6"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711C10"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2" w:name="_Toc3562891"/>
      <w:r>
        <w:rPr>
          <w:rFonts w:eastAsiaTheme="minorEastAsia"/>
        </w:rPr>
        <w:t>Piezoelectric</w:t>
      </w:r>
      <w:bookmarkEnd w:id="2"/>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613D6CF1"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 xml:space="preserve">down to zero hence the requirement of a buck regulator or </w:t>
      </w:r>
      <w:proofErr w:type="gramStart"/>
      <w:r>
        <w:t>similar to</w:t>
      </w:r>
      <w:proofErr w:type="gramEnd"/>
      <w:r>
        <w:t xml:space="preserve">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3" w:name="_Toc3562892"/>
      <w:r>
        <w:t>Seebeck/</w:t>
      </w:r>
      <w:r w:rsidR="00BB61A2">
        <w:t>Peltier</w:t>
      </w:r>
      <w:bookmarkEnd w:id="3"/>
      <w:r w:rsidR="00BB61A2">
        <w:t xml:space="preserve"> </w:t>
      </w:r>
    </w:p>
    <w:p w14:paraId="05CE89DE" w14:textId="645133BB"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these are the same concepts as in semiconductors and are called p-type and n-type conductors</w:t>
      </w:r>
      <w:r w:rsidR="006F1A5F">
        <w:t xml:space="preserve">. </w:t>
      </w:r>
    </w:p>
    <w:p w14:paraId="39BED5D4" w14:textId="111D88BF"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nd at room temperature</w:t>
      </w:r>
      <w:r w:rsidR="00A20009">
        <w:t xml:space="preserve">, in our case the likely choice would be </w:t>
      </w:r>
      <w:r w:rsidR="00A20009" w:rsidRPr="00A20009">
        <w:t>bismuth telluride (Bi2Te3)</w:t>
      </w:r>
      <w:r w:rsidR="00A20009">
        <w:t xml:space="preserve"> as it provides these properties at room temperature.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w:t>
      </w:r>
      <w:proofErr w:type="gramStart"/>
      <w:r w:rsidR="00A20009">
        <w:t>be located in</w:t>
      </w:r>
      <w:proofErr w:type="gramEnd"/>
      <w:r w:rsidR="00A20009">
        <w:t xml:space="preserve"> the wristband giving additional cost and complexity to the design. </w:t>
      </w:r>
    </w:p>
    <w:p w14:paraId="3775F5DC" w14:textId="177C93EC" w:rsidR="00DB031D" w:rsidRDefault="00DB031D" w:rsidP="00DB031D">
      <w:pPr>
        <w:pStyle w:val="Heading3"/>
      </w:pPr>
      <w:r>
        <w:t xml:space="preserve">Solar </w:t>
      </w:r>
    </w:p>
    <w:p w14:paraId="2143810E" w14:textId="639B916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I will look at her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near ideal conditions. Given that our device is going to be wrist mounted it is unlikely that these conditions will be met due to clothing covering cells, shallow light angles from the user having mobility of their hands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r>
        <w:t xml:space="preserve">Conclusion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proofErr w:type="gramStart"/>
            <w:r>
              <w:t>Low(</w:t>
            </w:r>
            <w:proofErr w:type="gramEnd"/>
            <w:r>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4D162B">
            <w:r>
              <w:t>Viable as multiple cells can be used</w:t>
            </w:r>
          </w:p>
        </w:tc>
      </w:tr>
    </w:tbl>
    <w:p w14:paraId="73DDDA81" w14:textId="40B45A85" w:rsidR="004D162B" w:rsidRDefault="004D162B" w:rsidP="004D162B"/>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0CB0C843" w14:textId="756E866D" w:rsidR="0039573E" w:rsidRPr="004D162B" w:rsidRDefault="0039573E" w:rsidP="004D162B">
      <w:r>
        <w:t xml:space="preserve">The </w:t>
      </w:r>
      <w:proofErr w:type="gramStart"/>
      <w:r>
        <w:t>aforementioned battery</w:t>
      </w:r>
      <w:proofErr w:type="gramEnd"/>
      <w:r>
        <w:t xml:space="preserve"> has an output of 3v meaning it can power the device directly, a capacity of 1000mAh meaning it can potentially power a low power device for several years. As well as having a large operating range in heat, solid state that is unlikely to be </w:t>
      </w:r>
      <w:proofErr w:type="gramStart"/>
      <w:r>
        <w:t>effected</w:t>
      </w:r>
      <w:proofErr w:type="gramEnd"/>
      <w:r>
        <w:t xml:space="preserve"> by movement and no reliance on light meaning it will likely provide a more reliable power source for the lifetime of the device. </w:t>
      </w:r>
    </w:p>
    <w:p w14:paraId="6E39710B" w14:textId="4FC30801" w:rsidR="00714EA9" w:rsidRDefault="005B2728" w:rsidP="00085E43">
      <w:pPr>
        <w:pStyle w:val="Heading3"/>
      </w:pPr>
      <w:r>
        <w:br w:type="page"/>
      </w:r>
      <w:bookmarkStart w:id="4" w:name="_GoBack"/>
      <w:bookmarkEnd w:id="4"/>
      <w:r w:rsidR="00714EA9">
        <w:lastRenderedPageBreak/>
        <w:t xml:space="preserve"> </w:t>
      </w:r>
    </w:p>
    <w:p w14:paraId="0CD9FEDD" w14:textId="77777777" w:rsidR="00714EA9" w:rsidRPr="00714EA9" w:rsidRDefault="00714EA9" w:rsidP="00714EA9"/>
    <w:sectPr w:rsidR="00714EA9" w:rsidRPr="00714EA9" w:rsidSect="00085E43">
      <w:footerReference w:type="default" r:id="rId8"/>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5155ED" w14:textId="77777777" w:rsidR="00711C10" w:rsidRDefault="00711C10" w:rsidP="00D50976">
      <w:pPr>
        <w:spacing w:after="0" w:line="240" w:lineRule="auto"/>
      </w:pPr>
      <w:r>
        <w:separator/>
      </w:r>
    </w:p>
  </w:endnote>
  <w:endnote w:type="continuationSeparator" w:id="0">
    <w:p w14:paraId="4007C508" w14:textId="77777777" w:rsidR="00711C10" w:rsidRDefault="00711C10"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092EBC" w:rsidRDefault="00092EBC"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68E9AC" w14:textId="77777777" w:rsidR="00711C10" w:rsidRDefault="00711C10" w:rsidP="00D50976">
      <w:pPr>
        <w:spacing w:after="0" w:line="240" w:lineRule="auto"/>
      </w:pPr>
      <w:r>
        <w:separator/>
      </w:r>
    </w:p>
  </w:footnote>
  <w:footnote w:type="continuationSeparator" w:id="0">
    <w:p w14:paraId="24B28DE9" w14:textId="77777777" w:rsidR="00711C10" w:rsidRDefault="00711C10"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6"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2"/>
  </w:num>
  <w:num w:numId="5">
    <w:abstractNumId w:val="5"/>
  </w:num>
  <w:num w:numId="6">
    <w:abstractNumId w:val="1"/>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2420B"/>
    <w:rsid w:val="00052FFF"/>
    <w:rsid w:val="00085E43"/>
    <w:rsid w:val="00092EBC"/>
    <w:rsid w:val="000C3CAE"/>
    <w:rsid w:val="000C7D54"/>
    <w:rsid w:val="000E4B8D"/>
    <w:rsid w:val="000F406C"/>
    <w:rsid w:val="00170E35"/>
    <w:rsid w:val="00194F54"/>
    <w:rsid w:val="001A4798"/>
    <w:rsid w:val="001C5D96"/>
    <w:rsid w:val="001D7454"/>
    <w:rsid w:val="001F6E5E"/>
    <w:rsid w:val="00200052"/>
    <w:rsid w:val="00223986"/>
    <w:rsid w:val="0023014C"/>
    <w:rsid w:val="00230B0F"/>
    <w:rsid w:val="00250155"/>
    <w:rsid w:val="0026447C"/>
    <w:rsid w:val="00274404"/>
    <w:rsid w:val="00307911"/>
    <w:rsid w:val="00313530"/>
    <w:rsid w:val="003226EE"/>
    <w:rsid w:val="00324E16"/>
    <w:rsid w:val="0037784B"/>
    <w:rsid w:val="00390DB2"/>
    <w:rsid w:val="0039573E"/>
    <w:rsid w:val="003D450B"/>
    <w:rsid w:val="003D523D"/>
    <w:rsid w:val="00475798"/>
    <w:rsid w:val="004757E8"/>
    <w:rsid w:val="004B13DF"/>
    <w:rsid w:val="004D162B"/>
    <w:rsid w:val="00513164"/>
    <w:rsid w:val="00546BE1"/>
    <w:rsid w:val="005A68D1"/>
    <w:rsid w:val="005B2728"/>
    <w:rsid w:val="005C3658"/>
    <w:rsid w:val="005C547B"/>
    <w:rsid w:val="005D62C1"/>
    <w:rsid w:val="005F7A64"/>
    <w:rsid w:val="006056E4"/>
    <w:rsid w:val="00614182"/>
    <w:rsid w:val="00617133"/>
    <w:rsid w:val="00660BFF"/>
    <w:rsid w:val="0067063F"/>
    <w:rsid w:val="006871F2"/>
    <w:rsid w:val="006C4D30"/>
    <w:rsid w:val="006C68A1"/>
    <w:rsid w:val="006F1A5F"/>
    <w:rsid w:val="007109FA"/>
    <w:rsid w:val="00711C10"/>
    <w:rsid w:val="00714EA9"/>
    <w:rsid w:val="00721D23"/>
    <w:rsid w:val="00745E52"/>
    <w:rsid w:val="00754A1A"/>
    <w:rsid w:val="0079667D"/>
    <w:rsid w:val="007B3C16"/>
    <w:rsid w:val="007D1AD9"/>
    <w:rsid w:val="00801ED2"/>
    <w:rsid w:val="00807B1F"/>
    <w:rsid w:val="008525FE"/>
    <w:rsid w:val="008C7E78"/>
    <w:rsid w:val="00903D36"/>
    <w:rsid w:val="00912A2A"/>
    <w:rsid w:val="00914194"/>
    <w:rsid w:val="00920780"/>
    <w:rsid w:val="00930506"/>
    <w:rsid w:val="009A2637"/>
    <w:rsid w:val="009B6C41"/>
    <w:rsid w:val="009E3A13"/>
    <w:rsid w:val="009F21CC"/>
    <w:rsid w:val="00A00AF5"/>
    <w:rsid w:val="00A11D2A"/>
    <w:rsid w:val="00A20009"/>
    <w:rsid w:val="00A22806"/>
    <w:rsid w:val="00A54923"/>
    <w:rsid w:val="00AB309F"/>
    <w:rsid w:val="00AE488F"/>
    <w:rsid w:val="00AF32FE"/>
    <w:rsid w:val="00B17D8E"/>
    <w:rsid w:val="00B55465"/>
    <w:rsid w:val="00B62D0A"/>
    <w:rsid w:val="00B859BE"/>
    <w:rsid w:val="00BB61A2"/>
    <w:rsid w:val="00C0631E"/>
    <w:rsid w:val="00C251AD"/>
    <w:rsid w:val="00C54E5F"/>
    <w:rsid w:val="00C63A0C"/>
    <w:rsid w:val="00CA7C24"/>
    <w:rsid w:val="00CC0BE6"/>
    <w:rsid w:val="00CC3BC7"/>
    <w:rsid w:val="00CD4FF6"/>
    <w:rsid w:val="00CE1BB0"/>
    <w:rsid w:val="00D20257"/>
    <w:rsid w:val="00D33D5C"/>
    <w:rsid w:val="00D50976"/>
    <w:rsid w:val="00D52603"/>
    <w:rsid w:val="00D723BC"/>
    <w:rsid w:val="00D903C5"/>
    <w:rsid w:val="00D91941"/>
    <w:rsid w:val="00DB031D"/>
    <w:rsid w:val="00DE6C0B"/>
    <w:rsid w:val="00DF43D9"/>
    <w:rsid w:val="00E1196E"/>
    <w:rsid w:val="00E24C91"/>
    <w:rsid w:val="00E336B3"/>
    <w:rsid w:val="00E57CC9"/>
    <w:rsid w:val="00F0648A"/>
    <w:rsid w:val="00F4390C"/>
    <w:rsid w:val="00F46FFA"/>
    <w:rsid w:val="00F548FD"/>
    <w:rsid w:val="00F724F5"/>
    <w:rsid w:val="00FC1A9A"/>
    <w:rsid w:val="00FC40D9"/>
    <w:rsid w:val="00FD576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03D36"/>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B59C2287-0DEB-4E5E-AB33-63C81C045E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4</Pages>
  <Words>1438</Words>
  <Characters>8200</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9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3</cp:revision>
  <dcterms:created xsi:type="dcterms:W3CDTF">2019-03-15T18:48:00Z</dcterms:created>
  <dcterms:modified xsi:type="dcterms:W3CDTF">2019-03-15T1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8-19(1)</vt:lpwstr>
  </property>
</Properties>
</file>